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04EC5D87"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5E258D2C"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Hal ini berlaku Bagi semua jenis E – Learning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5ABB54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C56D41A" w14:textId="77777777" w:rsidR="00060C2F"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019F6B8F"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55F7973C"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2AE0B16"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FE2F0D4" w14:textId="1671B15D" w:rsidR="002F1121" w:rsidRPr="002F1121" w:rsidRDefault="002F1121" w:rsidP="00060C2F">
      <w:pPr>
        <w:rPr>
          <w:noProof/>
        </w:rPr>
      </w:pPr>
      <w:r w:rsidRPr="002F1121">
        <w:rPr>
          <w:noProof/>
        </w:rPr>
        <w:t xml:space="preserve">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00E9E6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pengaruh State Based Code Editor dalam e - Learning</w:t>
      </w:r>
      <w:r w:rsidRPr="00B57DF3">
        <w:rPr>
          <w:rFonts w:ascii="Times New Roman" w:hAnsi="Times New Roman" w:cs="Times New Roman"/>
          <w:noProof/>
          <w:sz w:val="24"/>
          <w:szCs w:val="24"/>
        </w:rPr>
        <w:t>.</w:t>
      </w:r>
    </w:p>
    <w:p w14:paraId="4ED14F94" w14:textId="589DAEF9"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7034E">
        <w:rPr>
          <w:rFonts w:ascii="Times New Roman" w:hAnsi="Times New Roman" w:cs="Times New Roman"/>
          <w:noProof/>
          <w:sz w:val="24"/>
          <w:szCs w:val="24"/>
          <w:lang w:val="en-US"/>
        </w:rPr>
        <w:t>e</w:t>
      </w:r>
      <w:r w:rsidRPr="00B57DF3">
        <w:rPr>
          <w:rFonts w:ascii="Times New Roman" w:hAnsi="Times New Roman" w:cs="Times New Roman"/>
          <w:noProof/>
          <w:sz w:val="24"/>
          <w:szCs w:val="24"/>
        </w:rPr>
        <w:t xml:space="preserv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lastRenderedPageBreak/>
        <w:t>Backend Sistem dibuat menggunakan Node.js serta library Express JS</w:t>
      </w:r>
    </w:p>
    <w:p w14:paraId="2DD39F99" w14:textId="1A6E69F3"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Pr>
          <w:rFonts w:ascii="Times New Roman" w:hAnsi="Times New Roman" w:cs="Times New Roman"/>
          <w:noProof/>
          <w:color w:val="000000" w:themeColor="text1"/>
          <w:sz w:val="24"/>
          <w:szCs w:val="24"/>
          <w:lang w:val="en-US"/>
        </w:rPr>
        <w:t>e</w:t>
      </w:r>
      <w:r w:rsidRPr="00B57DF3">
        <w:rPr>
          <w:rFonts w:ascii="Times New Roman" w:hAnsi="Times New Roman" w:cs="Times New Roman"/>
          <w:noProof/>
          <w:color w:val="000000" w:themeColor="text1"/>
          <w:sz w:val="24"/>
          <w:szCs w:val="24"/>
        </w:rPr>
        <w:t xml:space="preserve"> </w:t>
      </w:r>
      <w:r w:rsidR="00300845">
        <w:rPr>
          <w:rFonts w:ascii="Times New Roman" w:hAnsi="Times New Roman" w:cs="Times New Roman"/>
          <w:noProof/>
          <w:color w:val="000000" w:themeColor="text1"/>
          <w:sz w:val="24"/>
          <w:szCs w:val="24"/>
        </w:rPr>
        <w:t>–</w:t>
      </w:r>
      <w:r w:rsidRPr="00B57DF3">
        <w:rPr>
          <w:rFonts w:ascii="Times New Roman" w:hAnsi="Times New Roman" w:cs="Times New Roman"/>
          <w:noProof/>
          <w:color w:val="000000" w:themeColor="text1"/>
          <w:sz w:val="24"/>
          <w:szCs w:val="24"/>
        </w:rPr>
        <w:t xml:space="preserve"> 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401CB32A" w:rsidR="0098581F" w:rsidRPr="0098581F" w:rsidRDefault="008B779B" w:rsidP="00F77FDD">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e – Learning </w:t>
      </w:r>
      <w:r w:rsidR="0098581F">
        <w:rPr>
          <w:rFonts w:ascii="Times New Roman" w:hAnsi="Times New Roman" w:cs="Times New Roman"/>
          <w:noProof/>
          <w:sz w:val="24"/>
          <w:szCs w:val="24"/>
          <w:lang w:val="en-US"/>
        </w:rPr>
        <w:t>yang dapat memberikan materi course yang mudah dipahami oleh pengguna.</w:t>
      </w:r>
    </w:p>
    <w:p w14:paraId="38FD3797" w14:textId="49DD0BDB" w:rsidR="00B05FE3" w:rsidRPr="008B779B" w:rsidRDefault="008B779B" w:rsidP="008B779B">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kedalam sistem e – Learning berbasis web yang akan dibua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lastRenderedPageBreak/>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lastRenderedPageBreak/>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lastRenderedPageBreak/>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3D7C0" w14:textId="77777777" w:rsidR="0003213C" w:rsidRDefault="0003213C" w:rsidP="00725057">
      <w:pPr>
        <w:spacing w:after="0" w:line="240" w:lineRule="auto"/>
      </w:pPr>
      <w:r>
        <w:separator/>
      </w:r>
    </w:p>
  </w:endnote>
  <w:endnote w:type="continuationSeparator" w:id="0">
    <w:p w14:paraId="112DA416" w14:textId="77777777" w:rsidR="0003213C" w:rsidRDefault="0003213C"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F76A2" w14:textId="77777777" w:rsidR="0003213C" w:rsidRDefault="0003213C" w:rsidP="00725057">
      <w:pPr>
        <w:spacing w:after="0" w:line="240" w:lineRule="auto"/>
      </w:pPr>
      <w:r>
        <w:separator/>
      </w:r>
    </w:p>
  </w:footnote>
  <w:footnote w:type="continuationSeparator" w:id="0">
    <w:p w14:paraId="63D4B5C4" w14:textId="77777777" w:rsidR="0003213C" w:rsidRDefault="0003213C"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4"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5"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8"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9"/>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5"/>
  </w:num>
  <w:num w:numId="9">
    <w:abstractNumId w:val="12"/>
  </w:num>
  <w:num w:numId="10">
    <w:abstractNumId w:val="0"/>
  </w:num>
  <w:num w:numId="11">
    <w:abstractNumId w:val="16"/>
  </w:num>
  <w:num w:numId="12">
    <w:abstractNumId w:val="18"/>
  </w:num>
  <w:num w:numId="13">
    <w:abstractNumId w:val="4"/>
  </w:num>
  <w:num w:numId="14">
    <w:abstractNumId w:val="8"/>
  </w:num>
  <w:num w:numId="15">
    <w:abstractNumId w:val="13"/>
  </w:num>
  <w:num w:numId="16">
    <w:abstractNumId w:val="17"/>
  </w:num>
  <w:num w:numId="17">
    <w:abstractNumId w:val="11"/>
  </w:num>
  <w:num w:numId="18">
    <w:abstractNumId w:val="1"/>
  </w:num>
  <w:num w:numId="19">
    <w:abstractNumId w:val="6"/>
  </w:num>
  <w:num w:numId="20">
    <w:abstractNumId w:val="14"/>
  </w:num>
  <w:num w:numId="21">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0BF4"/>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B779B"/>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5231D"/>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785C"/>
    <w:rsid w:val="00AD1396"/>
    <w:rsid w:val="00AD2FA2"/>
    <w:rsid w:val="00AD4350"/>
    <w:rsid w:val="00AD6C4A"/>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A8E"/>
    <w:rsid w:val="00BD6E9A"/>
    <w:rsid w:val="00BD7060"/>
    <w:rsid w:val="00BE1880"/>
    <w:rsid w:val="00BE5345"/>
    <w:rsid w:val="00BE7EE4"/>
    <w:rsid w:val="00BF0BBF"/>
    <w:rsid w:val="00BF2A37"/>
    <w:rsid w:val="00BF30E3"/>
    <w:rsid w:val="00C04EFA"/>
    <w:rsid w:val="00C13230"/>
    <w:rsid w:val="00C23CA1"/>
    <w:rsid w:val="00C26011"/>
    <w:rsid w:val="00C273CB"/>
    <w:rsid w:val="00C347B1"/>
    <w:rsid w:val="00C35AB4"/>
    <w:rsid w:val="00C44BCA"/>
    <w:rsid w:val="00C4591C"/>
    <w:rsid w:val="00C54C73"/>
    <w:rsid w:val="00C64D1F"/>
    <w:rsid w:val="00C75D53"/>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77FDD"/>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2</TotalTime>
  <Pages>15</Pages>
  <Words>2963</Words>
  <Characters>1689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24</cp:revision>
  <cp:lastPrinted>2021-12-22T03:29:00Z</cp:lastPrinted>
  <dcterms:created xsi:type="dcterms:W3CDTF">2021-01-21T10:01:00Z</dcterms:created>
  <dcterms:modified xsi:type="dcterms:W3CDTF">2021-12-30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